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9013F6" w:rsidP="00240F92">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68312D" w14:textId="04398EF5" w:rsidR="00EA7BFB" w:rsidRDefault="00EA7BFB">
      <w:pPr>
        <w:pStyle w:val="a0"/>
      </w:pPr>
      <w:r>
        <w:rPr>
          <w:rFonts w:hint="eastAsia"/>
        </w:rPr>
        <w:t>文献引用</w:t>
      </w:r>
      <w:r>
        <w:fldChar w:fldCharType="begin"/>
      </w:r>
      <w:r>
        <w:instrText xml:space="preserve"> ADDIN ZOTERO_ITEM CSL_CITATION {"citationID":"FpMtOKKb","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EA7BFB">
        <w:rPr>
          <w:rFonts w:cs="Times New Roman"/>
          <w:vertAlign w:val="superscript"/>
        </w:rPr>
        <w:t>[1]</w:t>
      </w:r>
      <w:r>
        <w:fldChar w:fldCharType="end"/>
      </w:r>
    </w:p>
    <w:p w14:paraId="41ED917C" w14:textId="77777777" w:rsidR="00EA7BFB" w:rsidRPr="00EA7BFB" w:rsidRDefault="00EA7BFB" w:rsidP="00EA7BFB">
      <w:pPr>
        <w:pStyle w:val="a8"/>
        <w:ind w:left="480" w:hanging="480"/>
        <w:rPr>
          <w:rFonts w:cs="Times New Roman"/>
        </w:rPr>
      </w:pPr>
      <w:r>
        <w:fldChar w:fldCharType="begin"/>
      </w:r>
      <w:r>
        <w:instrText xml:space="preserve"> ADDIN ZOTERO_BIBL {"uncited":[],"omitted":[],"custom":[]} CSL_BIBLIOGRAPHY </w:instrText>
      </w:r>
      <w:r>
        <w:fldChar w:fldCharType="separate"/>
      </w:r>
      <w:r w:rsidRPr="00EA7BFB">
        <w:rPr>
          <w:rFonts w:cs="Times New Roman"/>
        </w:rPr>
        <w:t>[1]</w:t>
      </w:r>
      <w:r w:rsidRPr="00EA7BFB">
        <w:rPr>
          <w:rFonts w:cs="Times New Roman"/>
        </w:rPr>
        <w:tab/>
        <w:t>Bear M F, Connors B W, Paradiso M A. Neuroscience: exploring the brain (Fourth edition)[M]. Fourth edition. Philadelphia: Wolters Kluwer, 2016.</w:t>
      </w:r>
    </w:p>
    <w:p w14:paraId="2A5FC8A0" w14:textId="788CCD99" w:rsidR="00EA7BFB" w:rsidRPr="00EA7BFB" w:rsidRDefault="00EA7BFB">
      <w:pPr>
        <w:pStyle w:val="a0"/>
      </w:pPr>
      <w:r>
        <w:fldChar w:fldCharType="end"/>
      </w:r>
    </w:p>
    <w:p w14:paraId="3D8F2EF4" w14:textId="77777777" w:rsidR="00E1645B" w:rsidRDefault="009013F6">
      <w:pPr>
        <w:pStyle w:val="3"/>
        <w:rPr>
          <w:lang w:eastAsia="zh-CN"/>
        </w:rPr>
      </w:pPr>
      <w:bookmarkStart w:id="8" w:name="列表"/>
      <w:bookmarkEnd w:id="7"/>
      <w:r>
        <w:rPr>
          <w:lang w:eastAsia="zh-CN"/>
        </w:rPr>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lastRenderedPageBreak/>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lastRenderedPageBreak/>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9013F6">
      <w:pPr>
        <w:pStyle w:val="FirstParagraph"/>
      </w:pPr>
      <w:hyperlink r:id="rId7">
        <w:r>
          <w:rPr>
            <w:rStyle w:val="ae"/>
          </w:rPr>
          <w:t>Achuan-2</w:t>
        </w:r>
        <w:r>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Pr="003C2097" w:rsidRDefault="009013F6">
      <w:pPr>
        <w:pStyle w:val="SourceCode0"/>
        <w:ind w:left="720"/>
        <w:rPr>
          <w:shd w:val="clear" w:color="auto" w:fill="auto"/>
        </w:rPr>
      </w:pPr>
      <w:r w:rsidRPr="003C2097">
        <w:rPr>
          <w:rStyle w:val="SourceCode"/>
          <w:shd w:val="clear" w:color="auto" w:fill="auto"/>
        </w:rPr>
        <w:t>function y = clip(x,x_min,x_max)</w:t>
      </w:r>
      <w:r w:rsidRPr="003C2097">
        <w:rPr>
          <w:shd w:val="clear" w:color="auto" w:fill="auto"/>
        </w:rPr>
        <w:br/>
      </w:r>
      <w:r w:rsidRPr="003C2097">
        <w:rPr>
          <w:rStyle w:val="SourceCode"/>
          <w:shd w:val="clear" w:color="auto" w:fill="auto"/>
        </w:rPr>
        <w:t xml:space="preserve">    arguments</w:t>
      </w:r>
      <w:r w:rsidRPr="003C2097">
        <w:rPr>
          <w:shd w:val="clear" w:color="auto" w:fill="auto"/>
        </w:rPr>
        <w:br/>
      </w:r>
      <w:r w:rsidRPr="003C2097">
        <w:rPr>
          <w:rStyle w:val="SourceCode"/>
          <w:shd w:val="clear" w:color="auto" w:fill="auto"/>
        </w:rPr>
        <w:t xml:space="preserve">        x</w:t>
      </w:r>
      <w:r w:rsidRPr="003C2097">
        <w:rPr>
          <w:shd w:val="clear" w:color="auto" w:fill="auto"/>
        </w:rPr>
        <w:br/>
      </w:r>
      <w:r w:rsidRPr="003C2097">
        <w:rPr>
          <w:rStyle w:val="SourceCode"/>
          <w:shd w:val="clear" w:color="auto" w:fill="auto"/>
        </w:rPr>
        <w:t xml:space="preserve">        x_min = min(x,[],'all')</w:t>
      </w:r>
      <w:r w:rsidRPr="003C2097">
        <w:rPr>
          <w:shd w:val="clear" w:color="auto" w:fill="auto"/>
        </w:rPr>
        <w:br/>
      </w:r>
      <w:r w:rsidRPr="003C2097">
        <w:rPr>
          <w:rStyle w:val="SourceCode"/>
          <w:shd w:val="clear" w:color="auto" w:fill="auto"/>
        </w:rPr>
        <w:t xml:space="preserve">        x_max = max(x,[],'all')</w:t>
      </w:r>
      <w:r w:rsidRPr="003C2097">
        <w:rPr>
          <w:shd w:val="clear" w:color="auto" w:fill="auto"/>
        </w:rPr>
        <w:br/>
      </w:r>
      <w:r w:rsidRPr="003C2097">
        <w:rPr>
          <w:rStyle w:val="SourceCode"/>
          <w:shd w:val="clear" w:color="auto" w:fill="auto"/>
        </w:rPr>
        <w:t xml:space="preserve">    end</w:t>
      </w:r>
      <w:r w:rsidRPr="003C2097">
        <w:rPr>
          <w:shd w:val="clear" w:color="auto" w:fill="auto"/>
        </w:rPr>
        <w:br/>
      </w:r>
      <w:r w:rsidRPr="003C2097">
        <w:rPr>
          <w:rStyle w:val="SourceCode"/>
          <w:shd w:val="clear" w:color="auto" w:fill="auto"/>
        </w:rPr>
        <w:t xml:space="preserve">    y=min(max(x,x_min),x_max);</w:t>
      </w:r>
      <w:r w:rsidRPr="003C2097">
        <w:rPr>
          <w:shd w:val="clear" w:color="auto" w:fill="auto"/>
        </w:rPr>
        <w:br/>
      </w:r>
      <w:r w:rsidRPr="003C2097">
        <w:rPr>
          <w:rStyle w:val="SourceCode"/>
          <w:shd w:val="clear" w:color="auto" w:fill="auto"/>
        </w:rPr>
        <w:t>end</w:t>
      </w:r>
    </w:p>
    <w:p w14:paraId="5C83F510" w14:textId="77777777" w:rsidR="00E1645B" w:rsidRDefault="009013F6">
      <w:pPr>
        <w:pStyle w:val="FirstParagraph"/>
      </w:pPr>
      <w:r>
        <w:t>行内代码：</w:t>
      </w:r>
      <w:r>
        <w:rPr>
          <w:rStyle w:val="SourceCode"/>
        </w:rPr>
        <w:t>disp("Hello Matlab")</w:t>
      </w:r>
      <w:r>
        <w:t>​</w:t>
      </w:r>
    </w:p>
    <w:p w14:paraId="4D5D5ACD" w14:textId="77777777" w:rsidR="00E1645B" w:rsidRDefault="009013F6">
      <w:pPr>
        <w:pStyle w:val="3"/>
      </w:pPr>
      <w:bookmarkStart w:id="54" w:name="表格"/>
      <w:bookmarkEnd w:id="53"/>
      <w:r>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lastRenderedPageBreak/>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0BD9C2C" w14:textId="77777777" w:rsidR="00E1645B" w:rsidRDefault="009013F6">
      <w:pPr>
        <w:pStyle w:val="3"/>
      </w:pPr>
      <w:bookmarkStart w:id="56" w:name="引述块样式"/>
      <w:bookmarkEnd w:id="54"/>
      <w:bookmarkEnd w:id="55"/>
      <w:r>
        <w:t>引述块样式</w:t>
      </w:r>
    </w:p>
    <w:p w14:paraId="451D26BD" w14:textId="77777777" w:rsidR="00E1645B" w:rsidRDefault="009013F6" w:rsidP="000E53CA">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9013F6">
      <w:pPr>
        <w:pStyle w:val="FirstParagraph"/>
      </w:pPr>
      <w:r>
        <w:t>‍</w:t>
      </w:r>
    </w:p>
    <w:p w14:paraId="3ADDF788" w14:textId="77777777" w:rsidR="00E1645B" w:rsidRDefault="009013F6" w:rsidP="00240F92">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rsidP="000E53CA">
      <w:pPr>
        <w:pStyle w:val="a9"/>
        <w:ind w:left="480" w:right="24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rsidP="00240F92">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Pr="00B0025C" w:rsidRDefault="009013F6" w:rsidP="006747B6">
      <w:pPr>
        <w:pStyle w:val="SourceCode0"/>
        <w:numPr>
          <w:ilvl w:val="0"/>
          <w:numId w:val="3"/>
        </w:numPr>
        <w:ind w:left="1200"/>
        <w:rPr>
          <w:shd w:val="clear" w:color="auto" w:fill="auto"/>
        </w:rPr>
      </w:pPr>
      <w:r w:rsidRPr="00B0025C">
        <w:rPr>
          <w:rStyle w:val="SourceCode"/>
          <w:shd w:val="clear" w:color="auto" w:fill="auto"/>
        </w:rPr>
        <w:t>| header 1 | header 2 |</w:t>
      </w:r>
      <w:r w:rsidRPr="00B0025C">
        <w:rPr>
          <w:shd w:val="clear" w:color="auto" w:fill="auto"/>
        </w:rPr>
        <w:br/>
      </w:r>
      <w:r w:rsidRPr="00B0025C">
        <w:rPr>
          <w:rStyle w:val="SourceCode"/>
          <w:shd w:val="clear" w:color="auto" w:fill="auto"/>
        </w:rPr>
        <w:t>| :--------: | :--------: |</w:t>
      </w:r>
      <w:r w:rsidRPr="00B0025C">
        <w:rPr>
          <w:shd w:val="clear" w:color="auto" w:fill="auto"/>
        </w:rPr>
        <w:br/>
      </w:r>
      <w:r w:rsidRPr="00B0025C">
        <w:rPr>
          <w:rStyle w:val="SourceCode"/>
          <w:shd w:val="clear" w:color="auto" w:fill="auto"/>
        </w:rPr>
        <w:t>|  cell 1  |  cell 2  |</w:t>
      </w:r>
      <w:r w:rsidRPr="00B0025C">
        <w:rPr>
          <w:shd w:val="clear" w:color="auto" w:fill="auto"/>
        </w:rPr>
        <w:br/>
      </w:r>
      <w:r w:rsidRPr="00B0025C">
        <w:rPr>
          <w:rStyle w:val="SourceCode"/>
          <w:shd w:val="clear" w:color="auto" w:fill="auto"/>
        </w:rPr>
        <w:t>|  cell 3  |  cell 4  |</w:t>
      </w:r>
      <w:r w:rsidRPr="00B0025C">
        <w:rPr>
          <w:shd w:val="clear" w:color="auto" w:fill="auto"/>
        </w:rPr>
        <w:br/>
      </w:r>
      <w:r w:rsidRPr="00B0025C">
        <w:rPr>
          <w:rStyle w:val="SourceCode"/>
          <w:shd w:val="clear" w:color="auto" w:fill="auto"/>
        </w:rPr>
        <w:t>|  cell 5  |  cell 6  |</w:t>
      </w:r>
      <w:bookmarkEnd w:id="64"/>
      <w:bookmarkEnd w:id="66"/>
    </w:p>
    <w:sectPr w:rsidR="00E1645B" w:rsidRPr="00B0025C" w:rsidSect="00A410A1">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058541" w14:textId="77777777" w:rsidR="002C4A08" w:rsidRDefault="002C4A08">
      <w:pPr>
        <w:spacing w:line="240" w:lineRule="auto"/>
      </w:pPr>
      <w:r>
        <w:separator/>
      </w:r>
    </w:p>
  </w:endnote>
  <w:endnote w:type="continuationSeparator" w:id="0">
    <w:p w14:paraId="4C03BC21" w14:textId="77777777" w:rsidR="002C4A08" w:rsidRDefault="002C4A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8376E" w14:textId="77777777" w:rsidR="002C4A08" w:rsidRDefault="002C4A08">
      <w:r>
        <w:separator/>
      </w:r>
    </w:p>
  </w:footnote>
  <w:footnote w:type="continuationSeparator" w:id="0">
    <w:p w14:paraId="5C85DA97" w14:textId="77777777" w:rsidR="002C4A08" w:rsidRDefault="002C4A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4"/>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5AF3"/>
    <w:rsid w:val="00087D78"/>
    <w:rsid w:val="000E53CA"/>
    <w:rsid w:val="00116420"/>
    <w:rsid w:val="00117C22"/>
    <w:rsid w:val="00126FF3"/>
    <w:rsid w:val="00240F92"/>
    <w:rsid w:val="002C4A08"/>
    <w:rsid w:val="002F0528"/>
    <w:rsid w:val="003228A6"/>
    <w:rsid w:val="003C2097"/>
    <w:rsid w:val="006747B6"/>
    <w:rsid w:val="00736DEE"/>
    <w:rsid w:val="00750F5C"/>
    <w:rsid w:val="00804C41"/>
    <w:rsid w:val="009013F6"/>
    <w:rsid w:val="009149B5"/>
    <w:rsid w:val="00970C9D"/>
    <w:rsid w:val="00A14FF3"/>
    <w:rsid w:val="00A410A1"/>
    <w:rsid w:val="00B0025C"/>
    <w:rsid w:val="00BF6B73"/>
    <w:rsid w:val="00C214C8"/>
    <w:rsid w:val="00D022C3"/>
    <w:rsid w:val="00D7268B"/>
    <w:rsid w:val="00E1645B"/>
    <w:rsid w:val="00EA7BFB"/>
    <w:rsid w:val="00F7098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C2097"/>
    <w:pPr>
      <w:spacing w:after="0" w:line="360" w:lineRule="auto"/>
    </w:pPr>
    <w:rPr>
      <w:rFonts w:ascii="Times New Roman" w:eastAsia="宋体" w:hAnsi="Times New Roman"/>
    </w:rPr>
  </w:style>
  <w:style w:type="paragraph" w:styleId="10">
    <w:name w:val="heading 1"/>
    <w:basedOn w:val="a"/>
    <w:next w:val="a0"/>
    <w:autoRedefine/>
    <w:uiPriority w:val="9"/>
    <w:qFormat/>
    <w:rsid w:val="00240F92"/>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240F92"/>
    <w:pPr>
      <w:spacing w:before="60" w:after="6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EA7BFB"/>
    <w:pPr>
      <w:tabs>
        <w:tab w:val="left" w:pos="384"/>
      </w:tabs>
      <w:spacing w:line="240" w:lineRule="auto"/>
      <w:ind w:left="200" w:hangingChars="200" w:hanging="200"/>
    </w:pPr>
  </w:style>
  <w:style w:type="paragraph" w:styleId="a9">
    <w:name w:val="Block Text"/>
    <w:basedOn w:val="a"/>
    <w:uiPriority w:val="9"/>
    <w:unhideWhenUsed/>
    <w:qFormat/>
    <w:rsid w:val="000E53CA"/>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SourceCode">
    <w:name w:val="Source Code 字符"/>
    <w:basedOn w:val="ac"/>
    <w:link w:val="SourceCode0"/>
    <w:rsid w:val="00B0025C"/>
    <w:rPr>
      <w:rFonts w:ascii="Fira Code" w:eastAsia="宋体" w:hAnsi="Fira Code" w:cs="Times New Roman (正文 CS 字体)"/>
      <w:color w:val="404040" w:themeColor="text1" w:themeTint="BF"/>
      <w:sz w:val="21"/>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0">
    <w:name w:val="Source Code"/>
    <w:basedOn w:val="a"/>
    <w:link w:val="SourceCode"/>
    <w:qFormat/>
    <w:rsid w:val="00B0025C"/>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17</cp:revision>
  <dcterms:created xsi:type="dcterms:W3CDTF">2023-12-15T02:40:00Z</dcterms:created>
  <dcterms:modified xsi:type="dcterms:W3CDTF">2025-06-06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jbwCo6bc"/&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